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B5264C" w14:textId="0F25896F" w:rsidR="008A14B3" w:rsidRDefault="003E6CFC" w:rsidP="003E6CF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  <w:t>: Farkhan</w:t>
      </w:r>
    </w:p>
    <w:p w14:paraId="321B5B4F" w14:textId="520E8DD6" w:rsidR="003E6CFC" w:rsidRDefault="003E6CFC" w:rsidP="003E6CF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PM</w:t>
      </w:r>
      <w:r>
        <w:rPr>
          <w:rFonts w:ascii="Times New Roman" w:hAnsi="Times New Roman" w:cs="Times New Roman"/>
          <w:sz w:val="24"/>
          <w:szCs w:val="24"/>
        </w:rPr>
        <w:tab/>
        <w:t>: 20081010060</w:t>
      </w:r>
    </w:p>
    <w:p w14:paraId="2BFA6726" w14:textId="0AB8873D" w:rsidR="003E6CFC" w:rsidRDefault="003E6CFC" w:rsidP="003E6CF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elas</w:t>
      </w:r>
      <w:r>
        <w:rPr>
          <w:rFonts w:ascii="Times New Roman" w:hAnsi="Times New Roman" w:cs="Times New Roman"/>
          <w:sz w:val="24"/>
          <w:szCs w:val="24"/>
        </w:rPr>
        <w:tab/>
        <w:t>: B</w:t>
      </w:r>
    </w:p>
    <w:p w14:paraId="6428E1A9" w14:textId="0F65FA92" w:rsidR="00F3687B" w:rsidRDefault="00F3687B" w:rsidP="003E6CFC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564A7546" w14:textId="7BF6364F" w:rsidR="00F3687B" w:rsidRDefault="00F3687B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NULISAN APA</w:t>
      </w:r>
    </w:p>
    <w:p w14:paraId="2F8E7760" w14:textId="3C65A4E1" w:rsidR="00F3687B" w:rsidRDefault="008457C5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22731266" w14:textId="08571AAB" w:rsidR="008457C5" w:rsidRDefault="008457C5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10A6D7E2" w14:textId="1A3E97CD" w:rsidR="008457C5" w:rsidRPr="008457C5" w:rsidRDefault="008457C5" w:rsidP="008457C5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8457C5">
        <w:rPr>
          <w:rFonts w:ascii="Times New Roman" w:hAnsi="Times New Roman" w:cs="Times New Roman"/>
          <w:sz w:val="24"/>
          <w:szCs w:val="24"/>
        </w:rPr>
        <w:t xml:space="preserve">Technology is a rational </w:t>
      </w:r>
      <w:proofErr w:type="spellStart"/>
      <w:r w:rsidRPr="008457C5">
        <w:rPr>
          <w:rFonts w:ascii="Times New Roman" w:hAnsi="Times New Roman" w:cs="Times New Roman"/>
          <w:sz w:val="24"/>
          <w:szCs w:val="24"/>
        </w:rPr>
        <w:t>didcipline</w:t>
      </w:r>
      <w:proofErr w:type="spellEnd"/>
      <w:r w:rsidRPr="008457C5">
        <w:rPr>
          <w:rFonts w:ascii="Times New Roman" w:hAnsi="Times New Roman" w:cs="Times New Roman"/>
          <w:sz w:val="24"/>
          <w:szCs w:val="24"/>
        </w:rPr>
        <w:t xml:space="preserve"> design to assure the mastery of man over physical nature, through the application scientifically determined laws</w:t>
      </w:r>
      <w:r>
        <w:rPr>
          <w:rFonts w:ascii="Times New Roman" w:hAnsi="Times New Roman" w:cs="Times New Roman"/>
          <w:sz w:val="24"/>
          <w:szCs w:val="24"/>
        </w:rPr>
        <w:t xml:space="preserve">.” </w:t>
      </w:r>
      <w:sdt>
        <w:sdtPr>
          <w:rPr>
            <w:rFonts w:ascii="Times New Roman" w:hAnsi="Times New Roman" w:cs="Times New Roman"/>
            <w:sz w:val="24"/>
            <w:szCs w:val="24"/>
          </w:rPr>
          <w:id w:val="1759169842"/>
          <w:citation/>
        </w:sdtPr>
        <w:sdtEndPr/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YRS83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CE6B95" w:rsidRPr="00CE6B95">
            <w:rPr>
              <w:rFonts w:ascii="Times New Roman" w:hAnsi="Times New Roman" w:cs="Times New Roman"/>
              <w:noProof/>
              <w:sz w:val="24"/>
              <w:szCs w:val="24"/>
            </w:rPr>
            <w:t>(Simon, 1983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0C3FA332" w14:textId="52A2E37A" w:rsidR="008457C5" w:rsidRDefault="008457C5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4DFDB2EF" w14:textId="39871607" w:rsidR="000D4362" w:rsidRDefault="00526F67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ul </w:t>
      </w:r>
      <w:proofErr w:type="spellStart"/>
      <w:r>
        <w:rPr>
          <w:rFonts w:ascii="Times New Roman" w:hAnsi="Times New Roman" w:cs="Times New Roman"/>
          <w:sz w:val="24"/>
          <w:szCs w:val="24"/>
        </w:rPr>
        <w:t>Saetil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26F67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526F67">
        <w:rPr>
          <w:rFonts w:ascii="Times New Roman" w:hAnsi="Times New Roman" w:cs="Times New Roman"/>
          <w:noProof/>
          <w:sz w:val="24"/>
          <w:szCs w:val="24"/>
        </w:rPr>
        <w:t>Andri, 2017)</w:t>
      </w:r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permesin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0EEA2665" w14:textId="77777777" w:rsidR="00DF7D1F" w:rsidRPr="008457C5" w:rsidRDefault="00DF7D1F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6410A7E5" w14:textId="6AFD3798" w:rsidR="008457C5" w:rsidRDefault="008457C5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0F4AC19A" w14:textId="5288FB5F" w:rsidR="008457C5" w:rsidRDefault="008457C5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6C205755" w14:textId="11EF626A" w:rsidR="00DF7D1F" w:rsidRPr="00DF7D1F" w:rsidRDefault="00DF7D1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mproduk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982270285"/>
          <w:citation/>
        </w:sdtPr>
        <w:sdtEndPr/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Pau04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CE6B95" w:rsidRPr="00CE6B95">
            <w:rPr>
              <w:rFonts w:ascii="Times New Roman" w:hAnsi="Times New Roman" w:cs="Times New Roman"/>
              <w:noProof/>
              <w:sz w:val="24"/>
              <w:szCs w:val="24"/>
            </w:rPr>
            <w:t>(Saettler, 2004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74115F25" w14:textId="43F68C76" w:rsidR="008457C5" w:rsidRDefault="008457C5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6477630E" w14:textId="0889F546" w:rsidR="00DF7D1F" w:rsidRDefault="00A92488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A92488">
        <w:rPr>
          <w:rFonts w:ascii="Times New Roman" w:hAnsi="Times New Roman" w:cs="Times New Roman"/>
          <w:sz w:val="24"/>
          <w:szCs w:val="24"/>
        </w:rPr>
        <w:t>eknolog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DF7D1F"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231A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231A8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bstract":"Pengetahuan yang dimiliki seseorang pada dasarnya berupa konsep-konsep. Konsep-konsep ini diproleh individu sebagai hasil berinteraksi dengan lingkungan. Dengan konsep-konsep dapat disusun suatu prinsip, yang dapat digunakan sebagai landasan dalam berpikir. Konsep didefinisikan oleh beberapa ahli sebagai berikut. Menurut Good (1973: 124), konsep adalah gambaran dari ciri-ciri, yang dengan ciri-ciri itu objek-objek dapat dibeda-bedakan. Menurut Yelon et al. (1971: 190), konsep adalah elemen umum dari sekelompok objek, peristiwa atau proses. Sedangkan menurut Kuslan dan Stone (1968: 79), konsep adalah sifat Khas yang diberikan pada sejumlah objek, proses, fenomena, atau peristiwa, yang dapat dikelompokkan berdasarkan sifat khas itu.","author":[{"dropping-particle":"","family":"Widyatiningtyas","given":"Reviandari","non-dropping-particle":"","parse-names":false,"suffix":""}],"container-title":"Jurnal Pendidikan dan Budaya","id":"ITEM-1","issue":"2","issued":{"date-parts":[["2002"]]},"page":"29-36","title":"Pembentukan Pengetahuan Sains, Teknologi, Dan Masyarakat Dalam Pandangan Pendidikan Ipa","type":"article-journal","volume":"1"},"uris":["http://www.mendeley.com/documents/?uuid=39d7771e-4349-45dc-9135-c0d05bebc8bf"]}],"mendeley":{"formattedCitation":"(Widyatiningtyas, 2002)","plainTextFormattedCitation":"(Widyatiningtyas, 2002)","previouslyFormattedCitation":"[1]"},"properties":{"noteIndex":0},"schema":"https://github.com/citation-style-language/schema/raw/master/csl-citation.json"}</w:instrText>
      </w:r>
      <w:r w:rsidR="00E231A8">
        <w:rPr>
          <w:rFonts w:ascii="Times New Roman" w:hAnsi="Times New Roman" w:cs="Times New Roman"/>
          <w:sz w:val="24"/>
          <w:szCs w:val="24"/>
        </w:rPr>
        <w:fldChar w:fldCharType="separate"/>
      </w:r>
      <w:r w:rsidR="00E231A8" w:rsidRPr="00E231A8">
        <w:rPr>
          <w:rFonts w:ascii="Times New Roman" w:hAnsi="Times New Roman" w:cs="Times New Roman"/>
          <w:noProof/>
          <w:sz w:val="24"/>
          <w:szCs w:val="24"/>
        </w:rPr>
        <w:t>(Widyatiningtyas, 2002)</w:t>
      </w:r>
      <w:r w:rsidR="00E231A8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35F756F" w14:textId="5D163382" w:rsidR="00C27BE6" w:rsidRDefault="00C27BE6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7C2E043" w14:textId="77777777" w:rsidR="00CE6B95" w:rsidRDefault="00CE6B95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5A8D178B" w14:textId="77777777" w:rsidR="00CE6B95" w:rsidRDefault="00C27BE6" w:rsidP="00C27BE6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27BE6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sdt>
      <w:sdtPr>
        <w:id w:val="1548413366"/>
        <w:docPartObj>
          <w:docPartGallery w:val="Bibliographies"/>
          <w:docPartUnique/>
        </w:docPartObj>
      </w:sdtPr>
      <w:sdtEndPr/>
      <w:sdtContent>
        <w:p w14:paraId="0399623F" w14:textId="10926082" w:rsidR="00C27BE6" w:rsidRDefault="00C27BE6" w:rsidP="00C27BE6">
          <w:pPr>
            <w:spacing w:after="0" w:line="360" w:lineRule="auto"/>
            <w:jc w:val="both"/>
          </w:pPr>
        </w:p>
        <w:sdt>
          <w:sdtPr>
            <w:id w:val="111145805"/>
            <w:bibliography/>
          </w:sdtPr>
          <w:sdtEndPr/>
          <w:sdtContent>
            <w:p w14:paraId="2007CE9B" w14:textId="77777777" w:rsidR="00CE6B95" w:rsidRPr="00CE6B95" w:rsidRDefault="00C27BE6" w:rsidP="00CE6B95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9019C3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CE6B95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9019C3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CE6B95"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ndri, R. M. (2017). </w:t>
              </w:r>
              <w:r w:rsidR="00CE6B95" w:rsidRPr="00CE6B95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ran dan Fungsi Teknologi dalam Peningkatan Kualitas Pembelajaran.</w:t>
              </w:r>
              <w:r w:rsidR="00CE6B95"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Tapanuli Utara: Universitas Tapanuli Utara.</w:t>
              </w:r>
            </w:p>
            <w:p w14:paraId="668DDCE2" w14:textId="77777777" w:rsidR="00CE6B95" w:rsidRPr="00CE6B95" w:rsidRDefault="00CE6B95" w:rsidP="00CE6B95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aettler, P. (2004). </w:t>
              </w:r>
              <w:r w:rsidRPr="00CE6B95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he Evolution of American Educational Technology.</w:t>
              </w: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Connecticut: Information Age Publishing.</w:t>
              </w:r>
            </w:p>
            <w:p w14:paraId="6B5FBC5D" w14:textId="77777777" w:rsidR="00CE6B95" w:rsidRPr="00CE6B95" w:rsidRDefault="00CE6B95" w:rsidP="00CE6B95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imon, Y. R. (1983). </w:t>
              </w:r>
              <w:r w:rsidRPr="00CE6B95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ursuit of Happiness and Lust for Power in Technological Society.</w:t>
              </w: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ew York: Free Press.</w:t>
              </w:r>
            </w:p>
            <w:p w14:paraId="336F0A74" w14:textId="7269D094" w:rsidR="00CE6B95" w:rsidRPr="00CE6B95" w:rsidRDefault="00CE6B95" w:rsidP="00CE6B95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Widyatiningtyas, R. (2002). </w:t>
              </w:r>
              <w:r w:rsidRPr="00CE6B95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mbentukan Pengetahuan Sains, Teknologi, Dan Masyarakat Dalam Pandangan Pendidikan Ipa.</w:t>
              </w:r>
              <w:r w:rsidRPr="00CE6B95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Bandung: Jurnal Pendidikan dan Budaya.</w:t>
              </w:r>
            </w:p>
            <w:p w14:paraId="31270BCF" w14:textId="3F2C918A" w:rsidR="00FA33DF" w:rsidRDefault="00C27BE6" w:rsidP="00CE6B95">
              <w:r w:rsidRPr="009019C3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2BD8246A" w14:textId="77777777" w:rsidR="00FA33DF" w:rsidRDefault="00FA33DF">
      <w:r>
        <w:br w:type="page"/>
      </w:r>
    </w:p>
    <w:p w14:paraId="7129A436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PENULISAN CHICAGO</w:t>
      </w:r>
    </w:p>
    <w:p w14:paraId="658DA6F2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064A9185" w14:textId="77777777" w:rsidR="00FA33DF" w:rsidRDefault="00FA33DF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75BD5B9A" w14:textId="77777777" w:rsidR="00FA33DF" w:rsidRPr="008457C5" w:rsidRDefault="00FA33DF" w:rsidP="008457C5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8457C5">
        <w:rPr>
          <w:rFonts w:ascii="Times New Roman" w:hAnsi="Times New Roman" w:cs="Times New Roman"/>
          <w:sz w:val="24"/>
          <w:szCs w:val="24"/>
        </w:rPr>
        <w:t xml:space="preserve">Technology is a rational </w:t>
      </w:r>
      <w:proofErr w:type="spellStart"/>
      <w:r w:rsidRPr="008457C5">
        <w:rPr>
          <w:rFonts w:ascii="Times New Roman" w:hAnsi="Times New Roman" w:cs="Times New Roman"/>
          <w:sz w:val="24"/>
          <w:szCs w:val="24"/>
        </w:rPr>
        <w:t>didcipline</w:t>
      </w:r>
      <w:proofErr w:type="spellEnd"/>
      <w:r w:rsidRPr="008457C5">
        <w:rPr>
          <w:rFonts w:ascii="Times New Roman" w:hAnsi="Times New Roman" w:cs="Times New Roman"/>
          <w:sz w:val="24"/>
          <w:szCs w:val="24"/>
        </w:rPr>
        <w:t xml:space="preserve"> design to assure the mastery of man over physical nature, through the application scientifically determined laws</w:t>
      </w:r>
      <w:r>
        <w:rPr>
          <w:rFonts w:ascii="Times New Roman" w:hAnsi="Times New Roman" w:cs="Times New Roman"/>
          <w:sz w:val="24"/>
          <w:szCs w:val="24"/>
        </w:rPr>
        <w:t xml:space="preserve">.” </w:t>
      </w:r>
      <w:sdt>
        <w:sdtPr>
          <w:rPr>
            <w:rFonts w:ascii="Times New Roman" w:hAnsi="Times New Roman" w:cs="Times New Roman"/>
            <w:sz w:val="24"/>
            <w:szCs w:val="24"/>
          </w:rPr>
          <w:id w:val="2056732332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YRS83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795B73">
            <w:rPr>
              <w:rFonts w:ascii="Times New Roman" w:hAnsi="Times New Roman" w:cs="Times New Roman"/>
              <w:noProof/>
              <w:sz w:val="24"/>
              <w:szCs w:val="24"/>
            </w:rPr>
            <w:t>(Simon 1983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</w:t>
      </w:r>
    </w:p>
    <w:p w14:paraId="7C701D4D" w14:textId="77777777" w:rsidR="00FA33DF" w:rsidRDefault="00FA33DF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742104A3" w14:textId="77777777" w:rsidR="00FA33DF" w:rsidRDefault="00FA33DF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ul </w:t>
      </w:r>
      <w:proofErr w:type="spellStart"/>
      <w:r>
        <w:rPr>
          <w:rFonts w:ascii="Times New Roman" w:hAnsi="Times New Roman" w:cs="Times New Roman"/>
          <w:sz w:val="24"/>
          <w:szCs w:val="24"/>
        </w:rPr>
        <w:t>Saetil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26F67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526F67">
        <w:rPr>
          <w:rFonts w:ascii="Times New Roman" w:hAnsi="Times New Roman" w:cs="Times New Roman"/>
          <w:noProof/>
          <w:sz w:val="24"/>
          <w:szCs w:val="24"/>
        </w:rPr>
        <w:t>Andri 2017)</w:t>
      </w:r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permesin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31BBD02F" w14:textId="77777777" w:rsidR="00FA33DF" w:rsidRPr="008457C5" w:rsidRDefault="00FA33DF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2E755E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4A5945E7" w14:textId="77777777" w:rsidR="00FA33DF" w:rsidRDefault="00FA33DF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5DDB95F1" w14:textId="77777777" w:rsidR="00FA33DF" w:rsidRPr="00DF7D1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mproduk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320109003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Pau04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795B73">
            <w:rPr>
              <w:rFonts w:ascii="Times New Roman" w:hAnsi="Times New Roman" w:cs="Times New Roman"/>
              <w:noProof/>
              <w:sz w:val="24"/>
              <w:szCs w:val="24"/>
            </w:rPr>
            <w:t>(Saettler 2004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C143563" w14:textId="77777777" w:rsidR="00FA33DF" w:rsidRDefault="00FA33DF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3E50F3F4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A92488">
        <w:rPr>
          <w:rFonts w:ascii="Times New Roman" w:hAnsi="Times New Roman" w:cs="Times New Roman"/>
          <w:sz w:val="24"/>
          <w:szCs w:val="24"/>
        </w:rPr>
        <w:t>eknolog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620876223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RWi02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795B73">
            <w:rPr>
              <w:rFonts w:ascii="Times New Roman" w:hAnsi="Times New Roman" w:cs="Times New Roman"/>
              <w:noProof/>
              <w:sz w:val="24"/>
              <w:szCs w:val="24"/>
            </w:rPr>
            <w:t>(Widyatiningtyas 2002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2AB9B14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C691406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76320823" w14:textId="77777777" w:rsidR="00FA33DF" w:rsidRDefault="00FA33DF" w:rsidP="00C27BE6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27BE6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sdt>
      <w:sdtPr>
        <w:id w:val="-1285967108"/>
        <w:docPartObj>
          <w:docPartGallery w:val="Bibliographies"/>
          <w:docPartUnique/>
        </w:docPartObj>
      </w:sdtPr>
      <w:sdtContent>
        <w:p w14:paraId="786F1E5F" w14:textId="77777777" w:rsidR="00FA33DF" w:rsidRDefault="00FA33DF" w:rsidP="00C27BE6">
          <w:pPr>
            <w:spacing w:after="0" w:line="360" w:lineRule="auto"/>
            <w:jc w:val="both"/>
          </w:pPr>
        </w:p>
        <w:sdt>
          <w:sdtPr>
            <w:id w:val="-551314513"/>
            <w:bibliography/>
          </w:sdtPr>
          <w:sdtContent>
            <w:p w14:paraId="59ED25DC" w14:textId="77777777" w:rsidR="00FA33DF" w:rsidRPr="00795B73" w:rsidRDefault="00FA33DF" w:rsidP="00795B73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95B73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15194A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795B73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ndri, Rogantina Meri. 2017. </w:t>
              </w:r>
              <w:r w:rsidRPr="00795B73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ran dan Fungsi Teknologi dalam Peningkatan Kualitas Pembelajaran.</w:t>
              </w: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Tapanuli Utara: Universitas Tapanuli Utara.</w:t>
              </w:r>
            </w:p>
            <w:p w14:paraId="79D252CB" w14:textId="77777777" w:rsidR="00FA33DF" w:rsidRPr="00795B73" w:rsidRDefault="00FA33DF" w:rsidP="00795B73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aettler, Paul. 2004. </w:t>
              </w:r>
              <w:r w:rsidRPr="00795B73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he Evolution of American Educational Technology.</w:t>
              </w: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Connecticut: Information Age Publishing.</w:t>
              </w:r>
            </w:p>
            <w:p w14:paraId="14BF28D7" w14:textId="77777777" w:rsidR="00FA33DF" w:rsidRPr="00795B73" w:rsidRDefault="00FA33DF" w:rsidP="00795B73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imon, Y. R. 1983. </w:t>
              </w:r>
              <w:r w:rsidRPr="00795B73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ursuit of Happiness and Lust for Power in Technological Society.</w:t>
              </w: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ew York: Free Press.</w:t>
              </w:r>
            </w:p>
            <w:p w14:paraId="048E7396" w14:textId="77777777" w:rsidR="00FA33DF" w:rsidRPr="00795B73" w:rsidRDefault="00FA33DF" w:rsidP="00795B73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Widyatiningtyas, R. 2002. </w:t>
              </w:r>
              <w:r w:rsidRPr="00795B73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mbentukan Pengetahuan Sains, Teknologi, Dan Masyarakat Dalam Pandangan Pendidikan Ipa.</w:t>
              </w:r>
              <w:r w:rsidRPr="00795B73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Bandung: Jurnal Pendidikan dan Budaya.</w:t>
              </w:r>
            </w:p>
            <w:p w14:paraId="67F4ECCC" w14:textId="77777777" w:rsidR="00FA33DF" w:rsidRPr="00E231A8" w:rsidRDefault="00FA33DF" w:rsidP="00795B73">
              <w:r w:rsidRPr="00795B73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0EE9ECC2" w14:textId="3A2D4DDD" w:rsidR="00FA33DF" w:rsidRDefault="00FA33DF">
      <w:r>
        <w:br w:type="page"/>
      </w:r>
    </w:p>
    <w:p w14:paraId="2A6E2092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PENULISAN IEEE</w:t>
      </w:r>
    </w:p>
    <w:p w14:paraId="5DE43B1B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17BC723F" w14:textId="77777777" w:rsidR="00FA33DF" w:rsidRDefault="00FA33DF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3377A2E5" w14:textId="77777777" w:rsidR="00FA33DF" w:rsidRPr="008457C5" w:rsidRDefault="00FA33DF" w:rsidP="008457C5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8457C5">
        <w:rPr>
          <w:rFonts w:ascii="Times New Roman" w:hAnsi="Times New Roman" w:cs="Times New Roman"/>
          <w:sz w:val="24"/>
          <w:szCs w:val="24"/>
        </w:rPr>
        <w:t xml:space="preserve">Technology is a rational </w:t>
      </w:r>
      <w:proofErr w:type="spellStart"/>
      <w:r w:rsidRPr="008457C5">
        <w:rPr>
          <w:rFonts w:ascii="Times New Roman" w:hAnsi="Times New Roman" w:cs="Times New Roman"/>
          <w:sz w:val="24"/>
          <w:szCs w:val="24"/>
        </w:rPr>
        <w:t>didcipline</w:t>
      </w:r>
      <w:proofErr w:type="spellEnd"/>
      <w:r w:rsidRPr="008457C5">
        <w:rPr>
          <w:rFonts w:ascii="Times New Roman" w:hAnsi="Times New Roman" w:cs="Times New Roman"/>
          <w:sz w:val="24"/>
          <w:szCs w:val="24"/>
        </w:rPr>
        <w:t xml:space="preserve"> design to assure the mastery of man over physical nature, through the application scientifically determined law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860363949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YRS83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DC4D55">
            <w:rPr>
              <w:rFonts w:ascii="Times New Roman" w:hAnsi="Times New Roman" w:cs="Times New Roman"/>
              <w:noProof/>
              <w:sz w:val="24"/>
              <w:szCs w:val="24"/>
            </w:rPr>
            <w:t>[1]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.”</w:t>
      </w:r>
    </w:p>
    <w:p w14:paraId="0FB0F406" w14:textId="77777777" w:rsidR="00FA33DF" w:rsidRDefault="00FA33DF" w:rsidP="008457C5">
      <w:pPr>
        <w:pStyle w:val="ListParagraph"/>
        <w:numPr>
          <w:ilvl w:val="0"/>
          <w:numId w:val="1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128E52F0" w14:textId="77777777" w:rsidR="00FA33DF" w:rsidRDefault="00FA33DF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ul </w:t>
      </w:r>
      <w:proofErr w:type="spellStart"/>
      <w:r>
        <w:rPr>
          <w:rFonts w:ascii="Times New Roman" w:hAnsi="Times New Roman" w:cs="Times New Roman"/>
          <w:sz w:val="24"/>
          <w:szCs w:val="24"/>
        </w:rPr>
        <w:t>Saetil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permesin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proses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6F6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526F67">
        <w:rPr>
          <w:rFonts w:ascii="Times New Roman" w:hAnsi="Times New Roman" w:cs="Times New Roman"/>
          <w:sz w:val="24"/>
          <w:szCs w:val="24"/>
        </w:rPr>
        <w:t>.</w:t>
      </w:r>
      <w:sdt>
        <w:sdtPr>
          <w:rPr>
            <w:rFonts w:ascii="Times New Roman" w:hAnsi="Times New Roman" w:cs="Times New Roman"/>
            <w:sz w:val="24"/>
            <w:szCs w:val="24"/>
          </w:rPr>
          <w:id w:val="1488206159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Rog17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Pr="00DC4D55">
            <w:rPr>
              <w:rFonts w:ascii="Times New Roman" w:hAnsi="Times New Roman" w:cs="Times New Roman"/>
              <w:noProof/>
              <w:sz w:val="24"/>
              <w:szCs w:val="24"/>
            </w:rPr>
            <w:t>[2]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>”</w:t>
      </w:r>
    </w:p>
    <w:p w14:paraId="791082F9" w14:textId="77777777" w:rsidR="00FA33DF" w:rsidRPr="008457C5" w:rsidRDefault="00FA33DF" w:rsidP="000D4362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97D76BB" w14:textId="77777777" w:rsidR="00FA33DF" w:rsidRDefault="00FA33DF" w:rsidP="003E6CFC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utip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ngsung</w:t>
      </w:r>
      <w:proofErr w:type="spellEnd"/>
    </w:p>
    <w:p w14:paraId="2D40A98B" w14:textId="77777777" w:rsidR="00FA33DF" w:rsidRDefault="00FA33DF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24B50986" w14:textId="77777777" w:rsidR="00FA33DF" w:rsidRPr="00DF7D1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ercoba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/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mproduk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7D1F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596583014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Pau04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DC4D55">
            <w:rPr>
              <w:rFonts w:ascii="Times New Roman" w:hAnsi="Times New Roman" w:cs="Times New Roman"/>
              <w:noProof/>
              <w:sz w:val="24"/>
              <w:szCs w:val="24"/>
            </w:rPr>
            <w:t>[3]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503B0CDB" w14:textId="77777777" w:rsidR="00FA33DF" w:rsidRDefault="00FA33DF" w:rsidP="008457C5">
      <w:pPr>
        <w:pStyle w:val="ListParagraph"/>
        <w:numPr>
          <w:ilvl w:val="0"/>
          <w:numId w:val="2"/>
        </w:numPr>
        <w:spacing w:after="0"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urnal</w:t>
      </w:r>
      <w:proofErr w:type="spellEnd"/>
    </w:p>
    <w:p w14:paraId="046909B9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Pr="00A92488">
        <w:rPr>
          <w:rFonts w:ascii="Times New Roman" w:hAnsi="Times New Roman" w:cs="Times New Roman"/>
          <w:sz w:val="24"/>
          <w:szCs w:val="24"/>
        </w:rPr>
        <w:t>eknolog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A924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9248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F7D1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248816511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RWi02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DC4D55">
            <w:rPr>
              <w:rFonts w:ascii="Times New Roman" w:hAnsi="Times New Roman" w:cs="Times New Roman"/>
              <w:noProof/>
              <w:sz w:val="24"/>
              <w:szCs w:val="24"/>
            </w:rPr>
            <w:t>[4]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CA6C1B8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4627C92" w14:textId="77777777" w:rsidR="00FA33DF" w:rsidRDefault="00FA33DF" w:rsidP="00DF7D1F">
      <w:pPr>
        <w:pStyle w:val="ListParagraph"/>
        <w:spacing w:after="0"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4151C6E1" w14:textId="77777777" w:rsidR="00FA33DF" w:rsidRDefault="00FA33DF" w:rsidP="00C27BE6">
      <w:p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27BE6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sdt>
      <w:sdtPr>
        <w:id w:val="1173988717"/>
        <w:docPartObj>
          <w:docPartGallery w:val="Bibliographies"/>
          <w:docPartUnique/>
        </w:docPartObj>
      </w:sdtPr>
      <w:sdtContent>
        <w:sdt>
          <w:sdtPr>
            <w:rPr>
              <w:rFonts w:ascii="Times New Roman" w:hAnsi="Times New Roman" w:cs="Times New Roman"/>
              <w:sz w:val="24"/>
              <w:szCs w:val="24"/>
            </w:rPr>
            <w:id w:val="-1670549042"/>
            <w:bibliography/>
          </w:sdtPr>
          <w:sdtContent>
            <w:p w14:paraId="79477768" w14:textId="77777777" w:rsidR="00FA33DF" w:rsidRPr="00E65379" w:rsidRDefault="00FA33DF" w:rsidP="00E65379">
              <w:pPr>
                <w:spacing w:after="0" w:line="360" w:lineRule="auto"/>
                <w:jc w:val="both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E65379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E65379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E65379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355"/>
                <w:gridCol w:w="8671"/>
              </w:tblGrid>
              <w:tr w:rsidR="00FA33DF" w:rsidRPr="00E65379" w14:paraId="3FBF1343" w14:textId="77777777">
                <w:trPr>
                  <w:divId w:val="121295642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5BCD089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798E611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Y. R. Simon, Pursuit of Happiness and Lust for Power in Technological Society, New York: Free Press, 1983. </w:t>
                    </w:r>
                  </w:p>
                </w:tc>
              </w:tr>
              <w:tr w:rsidR="00FA33DF" w:rsidRPr="00E65379" w14:paraId="7225C43B" w14:textId="77777777">
                <w:trPr>
                  <w:divId w:val="121295642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052B933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097946C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R. M. Andri, Peran dan Fungsi Teknologi dalam Peningkatan Kualitas Pembelajaran, Tapanuli Utara: Universitas Tapanuli Utara, 2017. </w:t>
                    </w:r>
                  </w:p>
                </w:tc>
              </w:tr>
              <w:tr w:rsidR="00FA33DF" w:rsidRPr="00E65379" w14:paraId="7E9D1D0B" w14:textId="77777777">
                <w:trPr>
                  <w:divId w:val="121295642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E5F2D6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9A1C8B1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P. Saettler, The Evolution of American Educational Technology, Connecticut: Information Age Publishing, 2004. </w:t>
                    </w:r>
                  </w:p>
                </w:tc>
              </w:tr>
              <w:tr w:rsidR="00FA33DF" w:rsidRPr="00E65379" w14:paraId="7B74CCD1" w14:textId="77777777">
                <w:trPr>
                  <w:divId w:val="1212956426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C701AAA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BBECB6" w14:textId="77777777" w:rsidR="00FA33DF" w:rsidRPr="00E65379" w:rsidRDefault="00FA33DF">
                    <w:pPr>
                      <w:pStyle w:val="Bibliography"/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</w:pPr>
                    <w:r w:rsidRPr="00E65379">
                      <w:rPr>
                        <w:rFonts w:ascii="Times New Roman" w:hAnsi="Times New Roman" w:cs="Times New Roman"/>
                        <w:noProof/>
                        <w:sz w:val="24"/>
                        <w:szCs w:val="24"/>
                      </w:rPr>
                      <w:t xml:space="preserve">R. Widyatiningtyas, Pembentukan Pengetahuan Sains, Teknologi, Dan Masyarakat Dalam Pandangan Pendidikan Ipa, Bandung: Jurnal Pendidikan dan Budaya, 2002. </w:t>
                    </w:r>
                  </w:p>
                </w:tc>
              </w:tr>
            </w:tbl>
            <w:p w14:paraId="4AE271CD" w14:textId="77777777" w:rsidR="00FA33DF" w:rsidRPr="00E65379" w:rsidRDefault="00FA33DF">
              <w:pPr>
                <w:divId w:val="1212956426"/>
                <w:rPr>
                  <w:rFonts w:ascii="Times New Roman" w:eastAsia="Times New Roman" w:hAnsi="Times New Roman" w:cs="Times New Roman"/>
                  <w:noProof/>
                  <w:sz w:val="24"/>
                  <w:szCs w:val="24"/>
                </w:rPr>
              </w:pPr>
            </w:p>
            <w:p w14:paraId="6C349352" w14:textId="77777777" w:rsidR="00FA33DF" w:rsidRPr="00E231A8" w:rsidRDefault="00FA33DF" w:rsidP="00CE6B95">
              <w:r w:rsidRPr="00E65379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710E582" w14:textId="77777777" w:rsidR="00F3687B" w:rsidRPr="00E231A8" w:rsidRDefault="00F3687B" w:rsidP="00CE6B95"/>
    <w:sectPr w:rsidR="00F3687B" w:rsidRPr="00E231A8" w:rsidSect="003E6CFC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921A6A"/>
    <w:multiLevelType w:val="hybridMultilevel"/>
    <w:tmpl w:val="12E42A2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F1769D"/>
    <w:multiLevelType w:val="hybridMultilevel"/>
    <w:tmpl w:val="6A86165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294C"/>
    <w:rsid w:val="00012986"/>
    <w:rsid w:val="000D4362"/>
    <w:rsid w:val="003E1BF0"/>
    <w:rsid w:val="003E6CFC"/>
    <w:rsid w:val="004B29CB"/>
    <w:rsid w:val="00526F67"/>
    <w:rsid w:val="008457C5"/>
    <w:rsid w:val="00866D4D"/>
    <w:rsid w:val="008A14B3"/>
    <w:rsid w:val="008A294C"/>
    <w:rsid w:val="009019C3"/>
    <w:rsid w:val="009260B7"/>
    <w:rsid w:val="00A51CE3"/>
    <w:rsid w:val="00A8237E"/>
    <w:rsid w:val="00A92488"/>
    <w:rsid w:val="00A937C6"/>
    <w:rsid w:val="00C27BE6"/>
    <w:rsid w:val="00CD0CDD"/>
    <w:rsid w:val="00CE6B95"/>
    <w:rsid w:val="00DF7D1F"/>
    <w:rsid w:val="00E231A8"/>
    <w:rsid w:val="00F3687B"/>
    <w:rsid w:val="00FA33DF"/>
    <w:rsid w:val="00FB19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DD9D69"/>
  <w15:chartTrackingRefBased/>
  <w15:docId w15:val="{4E81C7B8-D26C-4B7E-A0B7-F558C64C2E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7B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457C5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C27BE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C27B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08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071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42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1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92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0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89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49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14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95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27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9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87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52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1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1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1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Muh18</b:Tag>
    <b:SourceType>Book</b:SourceType>
    <b:Guid>{B37B7BF0-6074-473B-B1B1-72AB6EF6BF2C}</b:Guid>
    <b:Author>
      <b:Author>
        <b:NameList>
          <b:Person>
            <b:Last>Yaumi</b:Last>
            <b:First>Muhammad</b:First>
          </b:Person>
        </b:NameList>
      </b:Author>
    </b:Author>
    <b:Title>Media dan Teknologi Pembelajaran</b:Title>
    <b:Year>2018</b:Year>
    <b:City>Jakarta</b:City>
    <b:Publisher>Prenadamedia Group</b:Publisher>
    <b:RefOrder>3</b:RefOrder>
  </b:Source>
  <b:Source>
    <b:Tag>Pau04</b:Tag>
    <b:SourceType>Book</b:SourceType>
    <b:Guid>{BE7A892D-4248-48A3-884C-7399A5092E0D}</b:Guid>
    <b:Author>
      <b:Author>
        <b:NameList>
          <b:Person>
            <b:Last>Saettler</b:Last>
            <b:First>Paul</b:First>
          </b:Person>
        </b:NameList>
      </b:Author>
    </b:Author>
    <b:Title>The Evolution of American Educational Technology</b:Title>
    <b:Year>2004</b:Year>
    <b:City>Connecticut</b:City>
    <b:Publisher>Information Age Publishing</b:Publisher>
    <b:RefOrder>2</b:RefOrder>
  </b:Source>
  <b:Source>
    <b:Tag>YRS83</b:Tag>
    <b:SourceType>Book</b:SourceType>
    <b:Guid>{965CD665-0459-4FD8-A62F-5B0A66DCF7C0}</b:Guid>
    <b:Author>
      <b:Author>
        <b:NameList>
          <b:Person>
            <b:Last>Simon</b:Last>
            <b:First>Y.</b:First>
            <b:Middle>R.</b:Middle>
          </b:Person>
        </b:NameList>
      </b:Author>
    </b:Author>
    <b:Title>Pursuit of Happiness and Lust for Power in Technological Society</b:Title>
    <b:Year>1983</b:Year>
    <b:City>New York</b:City>
    <b:Publisher>Free Press</b:Publisher>
    <b:RefOrder>1</b:RefOrder>
  </b:Source>
  <b:Source>
    <b:Tag>Rog17</b:Tag>
    <b:SourceType>Book</b:SourceType>
    <b:Guid>{75C4E949-894B-4050-A9DE-276B8B6D9761}</b:Guid>
    <b:Author>
      <b:Author>
        <b:NameList>
          <b:Person>
            <b:Last>Andri</b:Last>
            <b:First>Rogantina</b:First>
            <b:Middle>Meri</b:Middle>
          </b:Person>
        </b:NameList>
      </b:Author>
    </b:Author>
    <b:Title>Peran dan Fungsi Teknologi dalam Peningkatan Kualitas Pembelajaran</b:Title>
    <b:Year>2017</b:Year>
    <b:City>Tapanuli Utara</b:City>
    <b:Publisher>Universitas Tapanuli Utara</b:Publisher>
    <b:RefOrder>4</b:RefOrder>
  </b:Source>
  <b:Source>
    <b:Tag>RWi02</b:Tag>
    <b:SourceType>Book</b:SourceType>
    <b:Guid>{4A685499-03E6-449C-9F7A-4117927DB443}</b:Guid>
    <b:Author>
      <b:Author>
        <b:NameList>
          <b:Person>
            <b:Last>Widyatiningtyas</b:Last>
            <b:First>R.</b:First>
          </b:Person>
        </b:NameList>
      </b:Author>
    </b:Author>
    <b:Title>Pembentukan Pengetahuan Sains, Teknologi, Dan Masyarakat Dalam Pandangan Pendidikan Ipa</b:Title>
    <b:Year>2002</b:Year>
    <b:City>Bandung</b:City>
    <b:Publisher>Jurnal Pendidikan dan Budaya</b:Publisher>
    <b:RefOrder>5</b:RefOrder>
  </b:Source>
</b:Sources>
</file>

<file path=customXml/itemProps1.xml><?xml version="1.0" encoding="utf-8"?>
<ds:datastoreItem xmlns:ds="http://schemas.openxmlformats.org/officeDocument/2006/customXml" ds:itemID="{23D010AF-8BA2-45F3-99F0-FE8FF6F7A3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9</TotalTime>
  <Pages>4</Pages>
  <Words>925</Words>
  <Characters>5275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khanjayadi@gmail.com</dc:creator>
  <cp:keywords/>
  <dc:description/>
  <cp:lastModifiedBy>Farkhan Jayadi</cp:lastModifiedBy>
  <cp:revision>14</cp:revision>
  <dcterms:created xsi:type="dcterms:W3CDTF">2020-11-23T03:42:00Z</dcterms:created>
  <dcterms:modified xsi:type="dcterms:W3CDTF">2020-11-23T1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1fdd2d6-8c4a-3c02-ab8b-ea450f81709d</vt:lpwstr>
  </property>
  <property fmtid="{D5CDD505-2E9C-101B-9397-08002B2CF9AE}" pid="24" name="Mendeley Citation Style_1">
    <vt:lpwstr>http://www.zotero.org/styles/apa</vt:lpwstr>
  </property>
</Properties>
</file>